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52147" w:rsidRDefault="00B52147" w:rsidP="00B52147">
      <w:pPr>
        <w:tabs>
          <w:tab w:val="left" w:pos="5212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C1D27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B52147" w:rsidRDefault="00B52147" w:rsidP="00B52147">
      <w:pPr>
        <w:tabs>
          <w:tab w:val="left" w:pos="5212"/>
        </w:tabs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Arianandini, P. W., &amp; Ramantha, I. W. (2018). Pengaruh Profitabilitas, Leverage, Dan Kepemilikan Institusional Pada Tax Avoidance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2088–2116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Auliadini, A., &amp; Martani, D. (2013). Analisis Effective Tax Rate dan Book-Tax Difference berdasarkan sektor industri (studi Empiris Perusahaan yang terdaftar diBEI Periode 2009-2011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Fakultas Ekonomi Universitas Indonesia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(2002)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>Bursa Efek Indonesia. www.idx.co.id</w:t>
      </w:r>
      <w:r>
        <w:rPr>
          <w:rFonts w:ascii="Times New Roman" w:hAnsi="Times New Roman" w:cs="Times New Roman"/>
          <w:noProof/>
          <w:sz w:val="24"/>
          <w:szCs w:val="24"/>
        </w:rPr>
        <w:t>, diakses tanggal 18 juni 2019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7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Metode Riset Bisnis. Volume 1, Edisi 12</w:t>
      </w:r>
      <w:r w:rsidRPr="00C576E3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Dewi, N. L. P. P., &amp; Noviari, N. (2017). Pengaruh Ukuran Perusahaan, Leverage, Profitabilitas Dan Corporate Social Responsibility Terhadap Penghindaran Pajak (Tax Avoidance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830–859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Dewinta, I. A. R., &amp; Setiawan, P. E. (2016). Pengaruh Ukuran Perusahaan, Umur Perusahaan, Profitabilitas, Leverage dan Pertumbuhan Penjualan terhadap Tax avoidance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1584–1613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, Edisi 8</w:t>
      </w:r>
      <w:r w:rsidRPr="00C576E3">
        <w:rPr>
          <w:rFonts w:ascii="Times New Roman" w:hAnsi="Times New Roman" w:cs="Times New Roman"/>
          <w:noProof/>
          <w:sz w:val="24"/>
          <w:szCs w:val="24"/>
        </w:rPr>
        <w:t>. Semarang: Badan Penerbit Universitas Diponegoro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>Hanlon, M., &amp; Heitzman, S. (2010). A Review of Tax Research, Journal of Accounting and Economics, 127–178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Hery. (2016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 , Intergrated and comprehensive Edition</w:t>
      </w:r>
      <w:r w:rsidRPr="00C576E3">
        <w:rPr>
          <w:rFonts w:ascii="Times New Roman" w:hAnsi="Times New Roman" w:cs="Times New Roman"/>
          <w:noProof/>
          <w:sz w:val="24"/>
          <w:szCs w:val="24"/>
        </w:rPr>
        <w:t>. Jakarta: Grasindo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Hidayat, W. W. (2018). Pengaruh Profitabilitas, Leverage Dan Pertumbuhan Penjualan Terhadap Penghindaran Pajak : Studi Kasus Perusahaan Manufaktur Di Indonesia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najemen Dan Bisnis (JRMB) Fakultas Ekonomi UNIAT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19–26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Jensen, C., &amp; Meckling, H. (1976). THEORY OF THE FIRM : MANAGERIAL BEHAVIOR , AGENCY COSTS AND OWNERSHIP STRUCTURE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305–360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Kasmir. (2016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C576E3">
        <w:rPr>
          <w:rFonts w:ascii="Times New Roman" w:hAnsi="Times New Roman" w:cs="Times New Roman"/>
          <w:noProof/>
          <w:sz w:val="24"/>
          <w:szCs w:val="24"/>
        </w:rPr>
        <w:t>. Jakarta: Regional Pers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Kurniasih, T., &amp; Sari, M. M. R. (2013). Pengaruh Return On Assets, Leverage, Corporate Governance, Ukuran Perusahaan Dan Kompensasi Rugi Fiskal Pada Tax Avoidance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Universitas Udayana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58–66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>Liputan 6.www.liputan6.com</w:t>
      </w:r>
      <w:r>
        <w:rPr>
          <w:rFonts w:ascii="Times New Roman" w:hAnsi="Times New Roman" w:cs="Times New Roman"/>
          <w:noProof/>
          <w:sz w:val="24"/>
          <w:szCs w:val="24"/>
        </w:rPr>
        <w:t>, diakses tanggal 15 maret 2019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Lukviarman, N. (n.d.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 : Menuju Penguatan Konseptual dan Implementasi di Indonesia</w:t>
      </w:r>
      <w:r w:rsidRPr="00C576E3">
        <w:rPr>
          <w:rFonts w:ascii="Times New Roman" w:hAnsi="Times New Roman" w:cs="Times New Roman"/>
          <w:noProof/>
          <w:sz w:val="24"/>
          <w:szCs w:val="24"/>
        </w:rPr>
        <w:t>. Jakarta: Era Adicitra Intermedia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Mardiasmo. (2016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Perpajakan Edisi Terbaru 2016</w:t>
      </w:r>
      <w:r w:rsidRPr="00C576E3">
        <w:rPr>
          <w:rFonts w:ascii="Times New Roman" w:hAnsi="Times New Roman" w:cs="Times New Roman"/>
          <w:noProof/>
          <w:sz w:val="24"/>
          <w:szCs w:val="24"/>
        </w:rPr>
        <w:t>. Yogyakarta: Andi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lastRenderedPageBreak/>
        <w:t>Merslythalia, D. R., &amp; Lasmana, M. S. (2014). Komisaris Independen , Dan Kepemilikan Institusional Terhadap Tax Avoidance the Effect of Executive Competency , the Firm Size , the Independent Commisioner and the Institusional Ownership Towards Tax Avoidance, 117–124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Merslythalia, D. R., &amp; Lasmana, M. S. (2016). Pengaruh Kompetensi Eksekutif, Ukuran Perusahaan, Komisaris Independen, Dan Kepemilikan Institusional Terhadap Tax Avoidance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 Dan Bisnis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117–124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Mirawati. (2013). Kata Kunci : Struktur Kepemilikan Institusional, Struktur Kepemilikan Manajerial, Ukuran Perusahaan, Profitabilitas(ROA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, Fakultas Ekonomi, Universitas Maritim Raja Ali Haji</w:t>
      </w:r>
      <w:r w:rsidRPr="00C576E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>https://www.kemenkeu.go.id/publikasi/artikel-dan-opini/perusahaan-cangkang-celengan-sapi-dan-tax-avoidance/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Oktamawati, M. (2017). Pengaruh Karakter Eksekutif, Komite Audit, Ukuran Perusahaan, Leverage, Pertumbuhan Penjualan, Dan Profitabilitas Terhadap Tax Avoidance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Bisnis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XV</w:t>
      </w:r>
      <w:r w:rsidRPr="00C576E3">
        <w:rPr>
          <w:rFonts w:ascii="Times New Roman" w:hAnsi="Times New Roman" w:cs="Times New Roman"/>
          <w:noProof/>
          <w:sz w:val="24"/>
          <w:szCs w:val="24"/>
        </w:rPr>
        <w:t>(30), 126–143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Pramudito, B. W., &amp; Sari, M. M. R. (2015). Manajerial Dan Ukuran Dewan Komisaris Fakultas Ekonomi dan Bisnis Universitas Udayana ( Unud ), Bali , Indonesia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737–752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Putri, C. L., &amp; Launtania, M. F. (2016). Pengaruh Capital Intensity Ratio, Inventory Intensity Ratio, Ownership Structure dan Profitability terhadap Effective Tax Rate (Studi pada Perusahaan Manufaktur yang Terdaftar di Bursa Efek Indonesia Tahun 2011-2014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Ekonomi Akuntansi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576E3">
        <w:rPr>
          <w:rFonts w:ascii="Times New Roman" w:hAnsi="Times New Roman" w:cs="Times New Roman"/>
          <w:noProof/>
          <w:sz w:val="24"/>
          <w:szCs w:val="24"/>
        </w:rPr>
        <w:t>(1), 101–119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Putri, V. R., &amp; Putra, B. I. (2017). Pengaruh Leverage, Profitability, Ukuran Perusahaan Dan Proporsi Kepemilikan Institusional Terhadap Tax Avoidance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Manajemen Sumber Daya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1–11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epublik </w:t>
      </w:r>
      <w:r w:rsidRPr="00C576E3">
        <w:rPr>
          <w:rFonts w:ascii="Times New Roman" w:hAnsi="Times New Roman" w:cs="Times New Roman"/>
          <w:noProof/>
          <w:sz w:val="2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ndonesia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. (2007). Undang - Undang Republik Indonesia Nomor 28 Tahun 2007 Tentang Perubahan Ketiga atas Undang-Undang Nomor 6 Tahu 1983 Tentang Ketentuan Umum dan Tata Cara Perpajakan. Lembaga Negara Repbulik Indonesia Tahun 2007, No 85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Sekretariat Negara Jakarta</w:t>
      </w:r>
      <w:r w:rsidRPr="00C576E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epublik </w:t>
      </w:r>
      <w:r w:rsidRPr="00C576E3">
        <w:rPr>
          <w:rFonts w:ascii="Times New Roman" w:hAnsi="Times New Roman" w:cs="Times New Roman"/>
          <w:noProof/>
          <w:sz w:val="2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ndonesia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. (2018). Undang-Undang Republik Indonesia Nomor 20 Tahun 2008 Tentang Usaha Mikro, Kecil, dan Menengah. Lembaga Negara Republik Indonesia Tahun 2008 Nomor 93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Sekretariat Negara Jakarta</w:t>
      </w:r>
      <w:r w:rsidRPr="00C576E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Resmi, S. (2017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Perpajakan, Teori dan Kasus</w:t>
      </w:r>
      <w:r w:rsidRPr="00C576E3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Rinaldi, &amp; Cheisviyanny, C. (2015). Pengaruh Profitabilitas , Ukuran Perusahaan Dan Kompensasi Rugi Fiskal Terhadap Tax Avoidance ( Studi Empiris Pada Perusahaan Manufaktur Yang Terdaftar Di BEI Tahun 2010-2013 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Ekonomi Universitas Negeri Padang</w:t>
      </w:r>
      <w:r w:rsidRPr="00C576E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52147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Suwito, E., &amp; Herawaty, A. (2005). Analisis Pengaruh Karakteristik perusahaan terhadap tindakan perataan laba yang dilakukan oleh perusahaan yang terdaftar di Bursa Efek Jakarta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STIE Trisakti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(September), 136–146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wingly, C., &amp; Sukartha, I. M. (2015). Pengaruh Karakter Eksekutif, Komite Audit, Ukuran Perusahaan, Leverage dan Sales Growth Pada Tax Avoidance Fakultas Ekonomi dan Bisnis Universitas Udayana , Bali , Indonesia Fakultas Ekonomi dan Bisnis Universitas Udayana , Bali , Indonesia Dari uraian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10.1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47–62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Waluyo. (2011)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Perpajakan Indonesia</w:t>
      </w:r>
      <w:r w:rsidRPr="00C576E3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B52147" w:rsidRPr="00C576E3" w:rsidRDefault="00B52147" w:rsidP="00B5214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Yudea. (2018). Pengaruh Mekanisme Corporate Governance, Ukuran Perusahaan, Dan Leverage Terhadap Tax Avoidance.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Fakultas Ekonomi Balikpapan</w:t>
      </w:r>
      <w:r w:rsidRPr="00C576E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576E3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C576E3">
        <w:rPr>
          <w:rFonts w:ascii="Times New Roman" w:hAnsi="Times New Roman" w:cs="Times New Roman"/>
          <w:noProof/>
          <w:sz w:val="24"/>
          <w:szCs w:val="24"/>
        </w:rPr>
        <w:t>, 43–49.</w:t>
      </w:r>
    </w:p>
    <w:p w:rsidR="00B52147" w:rsidRPr="00FC1D27" w:rsidRDefault="00B52147" w:rsidP="00B52147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333B99" w:rsidRDefault="00333B99">
      <w:bookmarkStart w:id="0" w:name="_GoBack"/>
      <w:bookmarkEnd w:id="0"/>
    </w:p>
    <w:sectPr w:rsidR="00333B99" w:rsidSect="00B52147">
      <w:footerReference w:type="default" r:id="rId6"/>
      <w:pgSz w:w="11906" w:h="16838"/>
      <w:pgMar w:top="1418" w:right="1418" w:bottom="1418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4333426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A7550" w:rsidRDefault="00B5214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EA7550" w:rsidRDefault="00B52147">
    <w:pPr>
      <w:pStyle w:val="Footer"/>
    </w:pP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7886DC4"/>
    <w:multiLevelType w:val="multilevel"/>
    <w:tmpl w:val="0421001D"/>
    <w:styleLink w:val="Style2"/>
    <w:lvl w:ilvl="0">
      <w:start w:val="1"/>
      <w:numFmt w:val="upperLetter"/>
      <w:lvlText w:val="%1)"/>
      <w:lvlJc w:val="left"/>
      <w:pPr>
        <w:ind w:left="360" w:hanging="360"/>
      </w:pPr>
    </w:lvl>
    <w:lvl w:ilvl="1">
      <w:start w:val="1"/>
      <w:numFmt w:val="decimal"/>
      <w:lvlText w:val="%2)"/>
      <w:lvlJc w:val="left"/>
      <w:pPr>
        <w:ind w:left="720" w:hanging="360"/>
      </w:pPr>
    </w:lvl>
    <w:lvl w:ilvl="2">
      <w:start w:val="1"/>
      <w:numFmt w:val="lowerLetter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52147"/>
    <w:rsid w:val="00333B99"/>
    <w:rsid w:val="00A12E67"/>
    <w:rsid w:val="00B52147"/>
    <w:rsid w:val="00F821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214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Style2">
    <w:name w:val="Style2"/>
    <w:uiPriority w:val="99"/>
    <w:rsid w:val="00F8212C"/>
    <w:pPr>
      <w:numPr>
        <w:numId w:val="1"/>
      </w:numPr>
    </w:pPr>
  </w:style>
  <w:style w:type="paragraph" w:styleId="Footer">
    <w:name w:val="footer"/>
    <w:basedOn w:val="Normal"/>
    <w:link w:val="FooterChar"/>
    <w:uiPriority w:val="99"/>
    <w:unhideWhenUsed/>
    <w:rsid w:val="00B521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214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214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Style2">
    <w:name w:val="Style2"/>
    <w:uiPriority w:val="99"/>
    <w:rsid w:val="00F8212C"/>
    <w:pPr>
      <w:numPr>
        <w:numId w:val="1"/>
      </w:numPr>
    </w:pPr>
  </w:style>
  <w:style w:type="paragraph" w:styleId="Footer">
    <w:name w:val="footer"/>
    <w:basedOn w:val="Normal"/>
    <w:link w:val="FooterChar"/>
    <w:uiPriority w:val="99"/>
    <w:unhideWhenUsed/>
    <w:rsid w:val="00B521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214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48</Words>
  <Characters>4840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7</dc:creator>
  <cp:lastModifiedBy>win7</cp:lastModifiedBy>
  <cp:revision>1</cp:revision>
  <dcterms:created xsi:type="dcterms:W3CDTF">2019-09-24T05:07:00Z</dcterms:created>
  <dcterms:modified xsi:type="dcterms:W3CDTF">2019-09-24T05:08:00Z</dcterms:modified>
</cp:coreProperties>
</file>